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C9EC4C" w14:textId="77777777" w:rsidR="00362416" w:rsidRDefault="00362416" w:rsidP="00362416">
      <w:pPr>
        <w:spacing w:line="480" w:lineRule="auto"/>
        <w:rPr>
          <w:rFonts w:ascii="Times New Roman" w:hAnsi="Times New Roman" w:cs="Times New Roman"/>
          <w:b/>
          <w:bCs/>
          <w:sz w:val="24"/>
        </w:rPr>
      </w:pPr>
      <w:r>
        <w:rPr>
          <w:rFonts w:ascii="Times New Roman" w:hAnsi="Times New Roman" w:cs="Times New Roman"/>
          <w:b/>
          <w:bCs/>
          <w:sz w:val="24"/>
        </w:rPr>
        <w:t xml:space="preserve">Appendix A: </w:t>
      </w:r>
    </w:p>
    <w:p w14:paraId="18115E87" w14:textId="0E7AF9E7" w:rsidR="00C83DDA" w:rsidRDefault="00362416" w:rsidP="00362416">
      <w:r>
        <w:rPr>
          <w:rFonts w:ascii="Times New Roman" w:hAnsi="Times New Roman" w:cs="Times New Roman"/>
          <w:sz w:val="24"/>
        </w:rPr>
        <w:t xml:space="preserve">For data wrangling and visualization, we used the </w:t>
      </w:r>
      <w:proofErr w:type="spellStart"/>
      <w:r>
        <w:rPr>
          <w:rFonts w:ascii="Times New Roman" w:hAnsi="Times New Roman" w:cs="Times New Roman"/>
          <w:sz w:val="24"/>
        </w:rPr>
        <w:t>tidyverse</w:t>
      </w:r>
      <w:proofErr w:type="spellEnd"/>
      <w:r>
        <w:rPr>
          <w:rFonts w:ascii="Times New Roman" w:hAnsi="Times New Roman" w:cs="Times New Roman"/>
          <w:sz w:val="24"/>
        </w:rPr>
        <w:t xml:space="preserve"> packa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ickham","given":"Hadley","non-dropping-particle":"","parse-names":false,"suffix":""}],"id":"ITEM-1","issued":{"date-parts":[["2017"]]},"number":"R package version 1.2.1","title":"tidyverse: Easily Install and Load the 'Tidyverse'","type":"article"},"uris":["http://www.mendeley.com/documents/?uuid=862645f3-c744-4a83-b019-17c367663510"]}],"mendeley":{"formattedCitation":"(H. Wickham, 2017)","plainTextFormattedCitation":"(H. Wickham, 2017)","previouslyFormattedCitation":"(H. Wickham,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 Wickham, 2017)</w:t>
      </w:r>
      <w:r>
        <w:rPr>
          <w:rFonts w:ascii="Times New Roman" w:hAnsi="Times New Roman" w:cs="Times New Roman"/>
          <w:sz w:val="24"/>
        </w:rPr>
        <w:fldChar w:fldCharType="end"/>
      </w:r>
      <w:r>
        <w:rPr>
          <w:rFonts w:ascii="Times New Roman" w:hAnsi="Times New Roman" w:cs="Times New Roman"/>
          <w:sz w:val="24"/>
        </w:rPr>
        <w:t xml:space="preserve">. For general-purpose Bayesian modelling, we used the brm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Information Criterion and leave-one-out cross-validation. If you use the software, please cite this article as published in the Journal of Statistic Software Bürkner (in press).","author":[{"dropping-particle":"","family":"Bürkner","given":"Paul Christian","non-dropping-particle":"","parse-names":false,"suffix":""}],"container-title":"Journal of Statistical Software","id":"ITEM-1","issue":"1","issued":{"date-parts":[["2017"]]},"title":"brms: An R package for Bayesian multilevel models using Stan","type":"article-journal","volume":"80"},"uris":["http://www.mendeley.com/documents/?uuid=eb506272-56bf-4599-9f18-234ecf48fce4"]}],"mendeley":{"formattedCitation":"(Bürkner, 2017)","plainTextFormattedCitation":"(Bürkner, 2017)","previouslyFormattedCitation":"(Bürkner,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Bürkner, 2017)</w:t>
      </w:r>
      <w:r>
        <w:rPr>
          <w:rFonts w:ascii="Times New Roman" w:hAnsi="Times New Roman" w:cs="Times New Roman"/>
          <w:sz w:val="24"/>
        </w:rPr>
        <w:fldChar w:fldCharType="end"/>
      </w:r>
      <w:r>
        <w:rPr>
          <w:rFonts w:ascii="Times New Roman" w:hAnsi="Times New Roman" w:cs="Times New Roman"/>
          <w:sz w:val="24"/>
        </w:rPr>
        <w:t xml:space="preserve"> – a package that provides an accessible interface to the state-of-the-art Bayesian statistical programming language St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637/jss.v076.i01","ISSN":"15487660","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 A.","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title":"Stan: A probabilistic programming language","type":"article-journal","volume":"76"},"uris":["http://www.mendeley.com/documents/?uuid=d545b818-ac29-44be-a491-2cfb10e8b211"]}],"mendeley":{"formattedCitation":"(Carpenter et al., 2017)","plainTextFormattedCitation":"(Carpenter et al., 2017)","previouslyFormattedCitation":"(Carpenter et al.,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arpenter et al., 2017)</w:t>
      </w:r>
      <w:r>
        <w:rPr>
          <w:rFonts w:ascii="Times New Roman" w:hAnsi="Times New Roman" w:cs="Times New Roman"/>
          <w:sz w:val="24"/>
        </w:rPr>
        <w:fldChar w:fldCharType="end"/>
      </w:r>
      <w:r>
        <w:rPr>
          <w:rFonts w:ascii="Times New Roman" w:hAnsi="Times New Roman" w:cs="Times New Roman"/>
          <w:sz w:val="24"/>
        </w:rPr>
        <w:t xml:space="preserve">. For predictive projection feature selection, we used the </w:t>
      </w:r>
      <w:proofErr w:type="spellStart"/>
      <w:r>
        <w:rPr>
          <w:rFonts w:ascii="Times New Roman" w:hAnsi="Times New Roman" w:cs="Times New Roman"/>
          <w:sz w:val="24"/>
        </w:rPr>
        <w:t>projpred</w:t>
      </w:r>
      <w:proofErr w:type="spellEnd"/>
      <w:r>
        <w:rPr>
          <w:rFonts w:ascii="Times New Roman" w:hAnsi="Times New Roman" w:cs="Times New Roman"/>
          <w:sz w:val="24"/>
        </w:rPr>
        <w:t xml:space="preserve"> packa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discusses predictive inference and feature selection for generalized linear models with scarce but high-dimensional data. We argue that in many cases one can benefit from a decision theoretically justified two-stage approach: first, construct a possibly non-sparse model that predicts well, and then find a minimal subset of features that characterize the predictions. The model built in the first step is referred to as the \\emph{reference model} and the operation during the latter step as predictive \\emph{projection}. The key characteristic of this approach is that it finds an excellent tradeoff between sparsity and predictive accuracy, and the gain comes from utilizing all available information including prior and that coming from the left out features. We review several methods that follow this principle and provide novel methodological contributions. We present a new projection technique that unifies two existing techniques and is both accurate and fast to compute. We also propose a way of evaluating the feature selection process using fast leave-one-out cross-validation that allows for easy and intuitive model size selection. Furthermore, we prove a theorem that helps to understand the conditions under which the projective approach could be beneficial. The benefits are illustrated via several simulated and real world examples.","author":[{"dropping-particle":"","family":"Piironen","given":"Juho","non-dropping-particle":"","parse-names":false,"suffix":""},{"dropping-particle":"","family":"Paasiniemi","given":"Markus","non-dropping-particle":"","parse-names":false,"suffix":""},{"dropping-particle":"","family":"Vehtari","given":"Aki","non-dropping-particle":"","parse-names":false,"suffix":""}],"id":"ITEM-1","issue":"2015","issued":{"date-parts":[["2018"]]},"page":"1-42","title":"Projective Inference in High-dimensional Problems: Prediction and Feature Selection","type":"article-journal"},"uris":["http://www.mendeley.com/documents/?uuid=aeec1103-0cb0-4224-bcee-b9483a450a67"]}],"mendeley":{"formattedCitation":"(Piironen et al., 2018)","plainTextFormattedCitation":"(Piironen et al., 2018)","previouslyFormattedCitation":"(Piironen et al.,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iironen et al., 2018)</w:t>
      </w:r>
      <w:r>
        <w:rPr>
          <w:rFonts w:ascii="Times New Roman" w:hAnsi="Times New Roman" w:cs="Times New Roman"/>
          <w:sz w:val="24"/>
        </w:rPr>
        <w:fldChar w:fldCharType="end"/>
      </w:r>
      <w:r>
        <w:rPr>
          <w:rFonts w:ascii="Times New Roman" w:hAnsi="Times New Roman" w:cs="Times New Roman"/>
          <w:sz w:val="24"/>
        </w:rPr>
        <w:t>. For Pareto-smoothed importance sampling leave-one-out cross-validation (</w:t>
      </w:r>
      <w:proofErr w:type="spellStart"/>
      <w:r>
        <w:rPr>
          <w:rFonts w:ascii="Times New Roman" w:hAnsi="Times New Roman" w:cs="Times New Roman"/>
          <w:sz w:val="24"/>
        </w:rPr>
        <w:t>PSIS</w:t>
      </w:r>
      <w:proofErr w:type="spellEnd"/>
      <w:r>
        <w:rPr>
          <w:rFonts w:ascii="Times New Roman" w:hAnsi="Times New Roman" w:cs="Times New Roman"/>
          <w:sz w:val="24"/>
        </w:rPr>
        <w:t xml:space="preserve">-LOO), we used the loo packa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222-016-9696-4","ISSN":"15731375","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author":[{"dropping-particle":"","family":"Vehtari","given":"Aki","non-dropping-particle":"","parse-names":false,"suffix":""},{"dropping-particle":"","family":"Gelman","given":"Andrew","non-dropping-particle":"","parse-names":false,"suffix":""},{"dropping-particle":"","family":"Gabry","given":"Jonah","non-dropping-particle":"","parse-names":false,"suffix":""}],"container-title":"Statistics and Computing","id":"ITEM-1","issue":"5","issued":{"date-parts":[["2017"]]},"page":"1413-1432","publisher":"Springer US","title":"Practical Bayesian model evaluation using leave-one-out cross-validation and WAIC","type":"article-journal","volume":"27"},"uris":["http://www.mendeley.com/documents/?uuid=e00d9d8f-916f-4c88-a99e-9c938825a1f6"]}],"mendeley":{"formattedCitation":"(Vehtari et al., 2017)","plainTextFormattedCitation":"(Vehtari et al., 2017)","previouslyFormattedCitation":"(Vehtari et al.,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Vehtari et al., 2017)</w:t>
      </w:r>
      <w:r>
        <w:rPr>
          <w:rFonts w:ascii="Times New Roman" w:hAnsi="Times New Roman" w:cs="Times New Roman"/>
          <w:sz w:val="24"/>
        </w:rPr>
        <w:fldChar w:fldCharType="end"/>
      </w:r>
      <w:r>
        <w:rPr>
          <w:rFonts w:ascii="Times New Roman" w:hAnsi="Times New Roman" w:cs="Times New Roman"/>
          <w:sz w:val="24"/>
        </w:rPr>
        <w:t xml:space="preserve">, and for model checking and visualization, we used the </w:t>
      </w:r>
      <w:proofErr w:type="spellStart"/>
      <w:r>
        <w:rPr>
          <w:rFonts w:ascii="Times New Roman" w:hAnsi="Times New Roman" w:cs="Times New Roman"/>
          <w:sz w:val="24"/>
        </w:rPr>
        <w:t>bayesplot</w:t>
      </w:r>
      <w:proofErr w:type="spellEnd"/>
      <w:r>
        <w:rPr>
          <w:rFonts w:ascii="Times New Roman" w:hAnsi="Times New Roman" w:cs="Times New Roman"/>
          <w:sz w:val="24"/>
        </w:rPr>
        <w:t xml:space="preserve"> packa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rssa.12378","ISSN":"1467985X","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 dimensional models that are used by applied researchers.","author":[{"dropping-particle":"","family":"Gabry","given":"Jonah","non-dropping-particle":"","parse-names":false,"suffix":""},{"dropping-particle":"","family":"Simpson","given":"Daniel","non-dropping-particle":"","parse-names":false,"suffix":""},{"dropping-particle":"","family":"Vehtari","given":"Aki","non-dropping-particle":"","parse-names":false,"suffix":""},{"dropping-particle":"","family":"Betancourt","given":"Michael","non-dropping-particle":"","parse-names":false,"suffix":""},{"dropping-particle":"","family":"Gelman","given":"Andrew","non-dropping-particle":"","parse-names":false,"suffix":""}],"container-title":"Journal of the Royal Statistical Society. Series A: Statistics in Society","id":"ITEM-1","issue":"2","issued":{"date-parts":[["2019"]]},"page":"389-402","title":"Visualization in Bayesian workflow","type":"article-journal","volume":"182"},"uris":["http://www.mendeley.com/documents/?uuid=4fffabde-8dae-47fc-a7c7-f3133dbb42c8"]}],"mendeley":{"formattedCitation":"(Gabry et al., 2019)","plainTextFormattedCitation":"(Gabry et al., 2019)","previouslyFormattedCitation":"(Gabry et al.,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abry et al., 2019)</w:t>
      </w:r>
      <w:r>
        <w:rPr>
          <w:rFonts w:ascii="Times New Roman" w:hAnsi="Times New Roman" w:cs="Times New Roman"/>
          <w:sz w:val="24"/>
        </w:rPr>
        <w:fldChar w:fldCharType="end"/>
      </w:r>
      <w:r>
        <w:rPr>
          <w:rFonts w:ascii="Times New Roman" w:hAnsi="Times New Roman" w:cs="Times New Roman"/>
          <w:sz w:val="24"/>
        </w:rPr>
        <w:t xml:space="preserve">. Additional packages used include pand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aróczi","given":"Gergely","non-dropping-particle":"","parse-names":false,"suffix":""},{"dropping-particle":"","family":"Roman","given":"Tsegelskyi","non-dropping-particle":"","parse-names":false,"suffix":""}],"id":"ITEM-1","issued":{"date-parts":[["2018"]]},"number":"0.6.3","title":"pander: An R 'Pandoc' Writer","type":"article"},"uris":["http://www.mendeley.com/documents/?uuid=c6042fa8-a2b9-4a83-8134-c0ca3a69c24a"]}],"mendeley":{"formattedCitation":"(Daróczi &amp; Roman, 2018)","plainTextFormattedCitation":"(Daróczi &amp; Roman, 2018)","previouslyFormattedCitation":"(Daróczi &amp; Roman,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Daróczi &amp; Roman, 201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naniar</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ierney","given":"Nicholas","non-dropping-particle":"","parse-names":false,"suffix":""},{"dropping-particle":"","family":"Cook","given":"Di","non-dropping-particle":"","parse-names":false,"suffix":""},{"dropping-particle":"","family":"McBain","given":"Miles","non-dropping-particle":"","parse-names":false,"suffix":""},{"dropping-particle":"","family":"Fay","given":"Colin","non-dropping-particle":"","parse-names":false,"suffix":""}],"id":"ITEM-1","issued":{"date-parts":[["2020"]]},"number":"0.5.0","title":"naniar: Data Structures, Summaries, and Visualisations for Missing Data","type":"article"},"uris":["http://www.mendeley.com/documents/?uuid=2331021f-ec7f-429c-9be0-68c99cac4d2b"]}],"mendeley":{"formattedCitation":"(Tierney et al., 2020)","plainTextFormattedCitation":"(Tierney et al., 2020)","previouslyFormattedCitation":"(Tierney et al.,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ierney et al., 2020)</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cowplo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ilke","given":"Claus O.","non-dropping-particle":"","parse-names":false,"suffix":""}],"id":"ITEM-1","issued":{"date-parts":[["2019"]]},"number":"R package version 0.9.4","title":"cowplot: Streamlined Plot Theme and Plot Annotations for 'ggplot2'.","type":"article"},"uris":["http://www.mendeley.com/documents/?uuid=c8702d59-f4c6-45b1-b327-081d75abd6c2"]}],"mendeley":{"formattedCitation":"(Wilke, 2019)","plainTextFormattedCitation":"(Wilke, 2019)","previouslyFormattedCitation":"(Wilke,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ilke, 201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ggcorrplo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ssambara","given":"Alboukadel","non-dropping-particle":"","parse-names":false,"suffix":""}],"id":"ITEM-1","issued":{"date-parts":[["2019"]]},"number":"0.1.3","title":"ggcorrplot: Visualization of a Correlation Matrix using 'ggplot2","type":"article"},"uris":["http://www.mendeley.com/documents/?uuid=b0cdd35a-14f9-470b-b9b3-bc1a4582977b"]}],"mendeley":{"formattedCitation":"(Kassambara, 2019)","plainTextFormattedCitation":"(Kassambara, 2019)","previouslyFormattedCitation":"(Kassambara,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assambara, 2019)</w:t>
      </w:r>
      <w:r>
        <w:rPr>
          <w:rFonts w:ascii="Times New Roman" w:hAnsi="Times New Roman" w:cs="Times New Roman"/>
          <w:sz w:val="24"/>
        </w:rPr>
        <w:fldChar w:fldCharType="end"/>
      </w:r>
      <w:r>
        <w:rPr>
          <w:rFonts w:ascii="Times New Roman" w:hAnsi="Times New Roman" w:cs="Times New Roman"/>
          <w:sz w:val="24"/>
        </w:rPr>
        <w:t xml:space="preserve">, and label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rmarange","given":"Joseph","non-dropping-particle":"","parse-names":false,"suffix":""}],"id":"ITEM-1","issued":{"date-parts":[["2020"]]},"number":"2.2.2","title":"labelled: Manipulating labelled data","type":"article"},"uris":["http://www.mendeley.com/documents/?uuid=3b739779-e99e-4eb1-910d-0487e9747b65"]}],"mendeley":{"formattedCitation":"(Larmarange, 2020)","plainTextFormattedCitation":"(Larmarange, 2020)","previouslyFormattedCitation":"(Larmarange,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armarange, 2020)</w:t>
      </w:r>
      <w:r>
        <w:rPr>
          <w:rFonts w:ascii="Times New Roman" w:hAnsi="Times New Roman" w:cs="Times New Roman"/>
          <w:sz w:val="24"/>
        </w:rPr>
        <w:fldChar w:fldCharType="end"/>
      </w:r>
    </w:p>
    <w:sectPr w:rsidR="00C83D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EA0"/>
    <w:rsid w:val="00227EA9"/>
    <w:rsid w:val="0027157F"/>
    <w:rsid w:val="00281B46"/>
    <w:rsid w:val="00362416"/>
    <w:rsid w:val="005A5919"/>
    <w:rsid w:val="009E1EBD"/>
    <w:rsid w:val="00AA043D"/>
    <w:rsid w:val="00C83DDA"/>
    <w:rsid w:val="00D82BE1"/>
    <w:rsid w:val="00DE4E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BE0C2"/>
  <w15:chartTrackingRefBased/>
  <w15:docId w15:val="{14E84251-01E6-4B7A-A4B2-667AF12E9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416"/>
    <w:pPr>
      <w:spacing w:line="256" w:lineRule="auto"/>
    </w:pPr>
    <w:rPr>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A043D"/>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AA043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7233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TotalTime>
  <Pages>1</Pages>
  <Words>2583</Words>
  <Characters>14726</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i Scott</dc:creator>
  <cp:keywords/>
  <dc:description/>
  <cp:lastModifiedBy>Terri Scott</cp:lastModifiedBy>
  <cp:revision>1</cp:revision>
  <dcterms:created xsi:type="dcterms:W3CDTF">2021-01-11T11:21:00Z</dcterms:created>
  <dcterms:modified xsi:type="dcterms:W3CDTF">2021-01-11T19:58:00Z</dcterms:modified>
</cp:coreProperties>
</file>